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pPr>
        <w:pStyle w:val="BodyText"/>
        <w:numPr>
          <w:ilvl w:val="0"/>
          <w:numId w:val="1"/>
        </w:numPr>
      </w:pPr>
      <w:r>
        <w:t>Bullet Point</w:t>
      </w:r>
    </w:p>
    <w:p w14:paraId="1B5ADF95" w14:textId="31D9EA0B" w:rsidR="00096E86" w:rsidRDefault="00096E86">
      <w:pPr>
        <w:pStyle w:val="BodyText"/>
        <w:numPr>
          <w:ilvl w:val="1"/>
          <w:numId w:val="1"/>
        </w:numPr>
      </w:pPr>
      <w:r>
        <w:t>Bullet Point</w:t>
      </w:r>
    </w:p>
    <w:p w14:paraId="0FF47387" w14:textId="46B107AE" w:rsidR="00096E86" w:rsidRDefault="00096E86">
      <w:pPr>
        <w:pStyle w:val="BodyText"/>
        <w:numPr>
          <w:ilvl w:val="2"/>
          <w:numId w:val="1"/>
        </w:numPr>
      </w:pPr>
      <w:r>
        <w:t>Bullet Point</w:t>
      </w:r>
      <w:r>
        <w:tab/>
      </w:r>
    </w:p>
    <w:p w14:paraId="108086F7" w14:textId="023E8D00" w:rsidR="00096E86" w:rsidRDefault="00096E86">
      <w:pPr>
        <w:pStyle w:val="BodyText"/>
        <w:numPr>
          <w:ilvl w:val="1"/>
          <w:numId w:val="1"/>
        </w:numPr>
      </w:pPr>
      <w:r>
        <w:t>Bullet Point</w:t>
      </w:r>
    </w:p>
    <w:p w14:paraId="34B3EB6E" w14:textId="755B97CD" w:rsidR="00096E86" w:rsidRDefault="00096E86" w:rsidP="00096E86">
      <w:pPr>
        <w:pStyle w:val="BodyText"/>
      </w:pPr>
    </w:p>
    <w:p w14:paraId="55DB9732" w14:textId="6DFEA967" w:rsidR="00096E86" w:rsidRDefault="00096E86">
      <w:pPr>
        <w:pStyle w:val="BodyText"/>
        <w:numPr>
          <w:ilvl w:val="0"/>
          <w:numId w:val="2"/>
        </w:numPr>
      </w:pPr>
      <w:proofErr w:type="spellStart"/>
      <w:r>
        <w:t>NumList</w:t>
      </w:r>
      <w:proofErr w:type="spellEnd"/>
    </w:p>
    <w:p w14:paraId="19BD7D3E" w14:textId="4F5BA193" w:rsidR="00096E86" w:rsidRDefault="00096E86">
      <w:pPr>
        <w:pStyle w:val="BodyText"/>
        <w:numPr>
          <w:ilvl w:val="1"/>
          <w:numId w:val="2"/>
        </w:numPr>
      </w:pPr>
      <w:r>
        <w:t>NumList2</w:t>
      </w:r>
    </w:p>
    <w:p w14:paraId="0952581A" w14:textId="687570DE" w:rsidR="00096E86" w:rsidRDefault="00096E86">
      <w:pPr>
        <w:pStyle w:val="BodyText"/>
        <w:numPr>
          <w:ilvl w:val="2"/>
          <w:numId w:val="2"/>
        </w:numPr>
      </w:pPr>
      <w:r>
        <w:t>Numlist3</w:t>
      </w:r>
    </w:p>
    <w:p w14:paraId="7C77EBA2" w14:textId="4AE74D1F" w:rsidR="00096E86" w:rsidRDefault="00096E86">
      <w:pPr>
        <w:pStyle w:val="BodyText"/>
        <w:numPr>
          <w:ilvl w:val="3"/>
          <w:numId w:val="2"/>
        </w:numPr>
      </w:pPr>
      <w:r>
        <w:t>Numlist4</w:t>
      </w:r>
    </w:p>
    <w:p w14:paraId="2686860A" w14:textId="3E75C536" w:rsidR="00096E86" w:rsidRDefault="00096E86">
      <w:pPr>
        <w:pStyle w:val="BodyText"/>
        <w:numPr>
          <w:ilvl w:val="4"/>
          <w:numId w:val="2"/>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03A23BF4" w:rsidR="00247321" w:rsidRDefault="00525A82" w:rsidP="00525A82">
      <w:pPr>
        <w:pStyle w:val="TableCaption"/>
      </w:pPr>
      <w:r w:rsidRPr="00425F3B">
        <w:t>Table caption</w:t>
      </w: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E75BEB4" w:rsidR="00BA71D4" w:rsidRDefault="00247321" w:rsidP="00247321">
      <w:r w:rsidRPr="00247321">
        <w:rPr>
          <w:noProof/>
        </w:rPr>
        <w:lastRenderedPageBreak/>
        <w:drawing>
          <wp:anchor distT="0" distB="0" distL="114300" distR="114300" simplePos="0" relativeHeight="251659264" behindDoc="0" locked="0" layoutInCell="1" allowOverlap="1" wp14:anchorId="5A0D2D47" wp14:editId="14D960FB">
            <wp:simplePos x="0" y="0"/>
            <wp:positionH relativeFrom="column">
              <wp:posOffset>-1298</wp:posOffset>
            </wp:positionH>
            <wp:positionV relativeFrom="paragraph">
              <wp:posOffset>-1298</wp:posOffset>
            </wp:positionV>
            <wp:extent cx="1905000" cy="1757651"/>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651"/>
                    </a:xfrm>
                    <a:prstGeom prst="rect">
                      <a:avLst/>
                    </a:prstGeom>
                    <a:noFill/>
                    <a:ln w="9525">
                      <a:noFill/>
                      <a:headEnd/>
                      <a:tailEnd/>
                    </a:ln>
                  </pic:spPr>
                </pic:pic>
              </a:graphicData>
            </a:graphic>
          </wp:anchor>
        </w:drawing>
      </w:r>
      <w:r w:rsidR="004F2C37">
        <w:tab/>
      </w:r>
    </w:p>
    <w:p w14:paraId="297BDF8F" w14:textId="7868FB18"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4E26E0B2">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5F6AA" w14:textId="77777777" w:rsidR="008B4893" w:rsidRDefault="008B4893">
      <w:pPr>
        <w:spacing w:after="0"/>
      </w:pPr>
      <w:r>
        <w:separator/>
      </w:r>
    </w:p>
  </w:endnote>
  <w:endnote w:type="continuationSeparator" w:id="0">
    <w:p w14:paraId="495F55E1" w14:textId="77777777" w:rsidR="008B4893" w:rsidRDefault="008B4893">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09F0C" w14:textId="77777777" w:rsidR="008B4893" w:rsidRDefault="008B4893">
      <w:r>
        <w:separator/>
      </w:r>
    </w:p>
  </w:footnote>
  <w:footnote w:type="continuationSeparator" w:id="0">
    <w:p w14:paraId="40B277F7" w14:textId="77777777" w:rsidR="008B4893" w:rsidRDefault="008B4893">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1512331762">
    <w:abstractNumId w:val="0"/>
  </w:num>
  <w:num w:numId="2" w16cid:durableId="1178500793">
    <w:abstractNumId w:val="2"/>
  </w:num>
  <w:num w:numId="3" w16cid:durableId="407190633">
    <w:abstractNumId w:val="1"/>
  </w:num>
  <w:num w:numId="4" w16cid:durableId="161941527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C78C2"/>
    <w:rsid w:val="000D2953"/>
    <w:rsid w:val="001929E3"/>
    <w:rsid w:val="001E6D6C"/>
    <w:rsid w:val="00247321"/>
    <w:rsid w:val="00292E9D"/>
    <w:rsid w:val="0029517C"/>
    <w:rsid w:val="002A6681"/>
    <w:rsid w:val="002F3100"/>
    <w:rsid w:val="00300462"/>
    <w:rsid w:val="003010CE"/>
    <w:rsid w:val="00314FD5"/>
    <w:rsid w:val="00425F3B"/>
    <w:rsid w:val="004546E3"/>
    <w:rsid w:val="004F2C37"/>
    <w:rsid w:val="005015C9"/>
    <w:rsid w:val="00525A82"/>
    <w:rsid w:val="00585DAF"/>
    <w:rsid w:val="00610C3A"/>
    <w:rsid w:val="00645F41"/>
    <w:rsid w:val="00663136"/>
    <w:rsid w:val="00681F12"/>
    <w:rsid w:val="006B2BC0"/>
    <w:rsid w:val="006C2A73"/>
    <w:rsid w:val="006F0543"/>
    <w:rsid w:val="007505BB"/>
    <w:rsid w:val="00792DCA"/>
    <w:rsid w:val="008270F7"/>
    <w:rsid w:val="008B4893"/>
    <w:rsid w:val="008E4027"/>
    <w:rsid w:val="008F5523"/>
    <w:rsid w:val="00916BD0"/>
    <w:rsid w:val="009463E1"/>
    <w:rsid w:val="00975EC8"/>
    <w:rsid w:val="009B5D25"/>
    <w:rsid w:val="009B7F22"/>
    <w:rsid w:val="00A47149"/>
    <w:rsid w:val="00AE6A3E"/>
    <w:rsid w:val="00B723AB"/>
    <w:rsid w:val="00B85F42"/>
    <w:rsid w:val="00BA71D4"/>
    <w:rsid w:val="00BF6C70"/>
    <w:rsid w:val="00C005E4"/>
    <w:rsid w:val="00C01CB5"/>
    <w:rsid w:val="00CB2509"/>
    <w:rsid w:val="00D310FB"/>
    <w:rsid w:val="00D44083"/>
    <w:rsid w:val="00E549F8"/>
    <w:rsid w:val="00E76D61"/>
    <w:rsid w:val="00E8780A"/>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4"/>
      </w:numPr>
      <w:spacing w:after="120"/>
      <w:ind w:left="360"/>
    </w:pPr>
    <w:rPr>
      <w:rFonts w:ascii="Arial" w:hAnsi="Arial"/>
      <w:i/>
    </w:rPr>
  </w:style>
  <w:style w:type="paragraph" w:customStyle="1" w:styleId="TableCaption">
    <w:name w:val="Table Caption"/>
    <w:basedOn w:val="CaptionedFigure"/>
    <w:link w:val="TableCaptionZchn"/>
    <w:qFormat/>
    <w:rsid w:val="00525A82"/>
    <w:pPr>
      <w:numPr>
        <w:numId w:val="3"/>
      </w:numPr>
      <w:ind w:left="357" w:hanging="357"/>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sz w:val="20"/>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sz w:val="20"/>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Times New Roman" w:hAnsi="Times New Roman"/>
      <w:i/>
      <w:sz w:val="20"/>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525A82"/>
    <w:rPr>
      <w:rFonts w:ascii="Times New Roman" w:hAnsi="Times New Roman"/>
      <w:i/>
      <w:sz w:val="20"/>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3</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6</cp:revision>
  <dcterms:created xsi:type="dcterms:W3CDTF">2017-12-27T05:22:00Z</dcterms:created>
  <dcterms:modified xsi:type="dcterms:W3CDTF">2023-02-13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